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09B5" w:rsidRDefault="00DF6588" w:rsidP="007E0FC3">
      <w:pPr>
        <w:spacing w:before="4800" w:after="0"/>
        <w:jc w:val="center"/>
      </w:pPr>
      <w:r>
        <w:t>Top Three Security Threats Facing Generation Z?</w:t>
      </w:r>
    </w:p>
    <w:p w:rsidR="004009B5" w:rsidRDefault="00DF6588" w:rsidP="007E0FC3">
      <w:pPr>
        <w:spacing w:after="0"/>
        <w:jc w:val="center"/>
      </w:pPr>
      <w:r>
        <w:t>[Author]</w:t>
      </w:r>
    </w:p>
    <w:p w:rsidR="0008177B" w:rsidRPr="00DF6588" w:rsidRDefault="0008177B" w:rsidP="007E0FC3">
      <w:pPr>
        <w:spacing w:after="0"/>
        <w:jc w:val="center"/>
      </w:pPr>
      <w:r>
        <w:t>[</w:t>
      </w:r>
      <w:r w:rsidR="00A4374D">
        <w:t>Institution</w:t>
      </w:r>
      <w:r>
        <w:t>]</w:t>
      </w:r>
    </w:p>
    <w:p w:rsidR="0008177B" w:rsidRDefault="0008177B" w:rsidP="000574B1"/>
    <w:p w:rsidR="00267851" w:rsidRDefault="00267851" w:rsidP="000574B1">
      <w:pPr>
        <w:sectPr w:rsidR="00267851" w:rsidSect="004170AE">
          <w:headerReference w:type="default" r:id="rId8"/>
          <w:pgSz w:w="12240" w:h="15840"/>
          <w:pgMar w:top="1440" w:right="1440" w:bottom="1440" w:left="1440" w:header="720" w:footer="720" w:gutter="0"/>
          <w:cols w:space="720"/>
          <w:titlePg/>
          <w:docGrid w:linePitch="360"/>
        </w:sectPr>
      </w:pPr>
    </w:p>
    <w:p w:rsidR="00EC261F" w:rsidRDefault="00EC261F" w:rsidP="00EC261F">
      <w:pPr>
        <w:pStyle w:val="Heading1"/>
      </w:pPr>
      <w:r>
        <w:lastRenderedPageBreak/>
        <w:t>Introduction</w:t>
      </w:r>
    </w:p>
    <w:p w:rsidR="005B7F9A" w:rsidRDefault="0012244E" w:rsidP="00EC261F">
      <w:pPr>
        <w:spacing w:after="0"/>
        <w:contextualSpacing/>
        <w:mirrorIndents/>
        <w:jc w:val="both"/>
      </w:pPr>
      <w:r>
        <w:t>The rapid developme</w:t>
      </w:r>
      <w:r w:rsidR="006B2406">
        <w:t>n</w:t>
      </w:r>
      <w:r>
        <w:t xml:space="preserve">t in the field of IT and technology as a whole, while making life easier, is also </w:t>
      </w:r>
      <w:r w:rsidR="00537F73">
        <w:t xml:space="preserve">increasing the sense of </w:t>
      </w:r>
      <w:r>
        <w:t xml:space="preserve">uncertainty in our lives. We can no longer anticipate the threats that are making their way towards us </w:t>
      </w:r>
      <w:r w:rsidR="00B60025">
        <w:t>and</w:t>
      </w:r>
      <w:r w:rsidR="00537F73">
        <w:t>,</w:t>
      </w:r>
      <w:r w:rsidR="00B60025">
        <w:t xml:space="preserve"> as a result</w:t>
      </w:r>
      <w:r w:rsidR="00537F73">
        <w:t>,</w:t>
      </w:r>
      <w:r w:rsidR="00B60025">
        <w:t xml:space="preserve"> </w:t>
      </w:r>
      <w:r w:rsidR="00537F73">
        <w:t xml:space="preserve">we </w:t>
      </w:r>
      <w:r w:rsidR="00B60025">
        <w:t>are unable to protect ourselves in an adequate manner</w:t>
      </w:r>
      <w:r w:rsidR="00E4778B">
        <w:t xml:space="preserve"> </w:t>
      </w:r>
      <w:r w:rsidR="009944BB">
        <w:fldChar w:fldCharType="begin"/>
      </w:r>
      <w:r w:rsidR="009944BB">
        <w:instrText xml:space="preserve"> ADDIN ZOTERO_ITEM CSL_CITATION {"citationID":"bARjuWZQ","properties":{"formattedCitation":"\\super 1\\nosupersub{}","plainCitation":"1","noteIndex":0},"citationItems":[{"id":1049,"uris":["http://zotero.org/users/local/0omESN17/items/NGXQWH4K"],"uri":["http://zotero.org/users/local/0omESN17/items/NGXQWH4K"],"itemData":{"id":1049,"type":"paper-conference","title":"Quantifying the Emergence of New Domains: Using Cybersecurity as a Case","container-title":"International Conference on Knowledge Science, Engineering and Management","publisher":"Springer","page":"324-336","author":[{"family":"Hu","given":"Xiaoli"},{"family":"Feng","given":"Zhiyong"},{"family":"Chen","given":"Shizhan"},{"family":"He","given":"Dongxiao"},{"family":"Huang","given":"Keman"}],"issued":{"date-parts":[["2018"]]}}}],"schema":"https://github.com/citation-style-language/schema/raw/master/csl-citation.json"} </w:instrText>
      </w:r>
      <w:r w:rsidR="009944BB">
        <w:fldChar w:fldCharType="separate"/>
      </w:r>
      <w:r w:rsidR="009944BB" w:rsidRPr="009944BB">
        <w:rPr>
          <w:vertAlign w:val="superscript"/>
        </w:rPr>
        <w:t>1</w:t>
      </w:r>
      <w:r w:rsidR="009944BB">
        <w:fldChar w:fldCharType="end"/>
      </w:r>
      <w:r w:rsidR="00B60025">
        <w:t>.</w:t>
      </w:r>
      <w:r w:rsidR="00EC261F">
        <w:t xml:space="preserve"> Cybercrime is quickly becoming a global concern</w:t>
      </w:r>
      <w:r w:rsidR="00EC261F" w:rsidRPr="00425B4C">
        <w:t xml:space="preserve"> as the rising levels of criminal activities including cybercrimes like </w:t>
      </w:r>
      <w:r w:rsidR="00537F73" w:rsidRPr="00425B4C">
        <w:t>cyber-attacks</w:t>
      </w:r>
      <w:r w:rsidR="00EC261F" w:rsidRPr="00425B4C">
        <w:t>, hacking, espionage/intelligence, cyber warfare</w:t>
      </w:r>
      <w:r w:rsidR="00EC261F">
        <w:t xml:space="preserve"> </w:t>
      </w:r>
      <w:r w:rsidR="00EC261F" w:rsidRPr="00425B4C">
        <w:t>attribution, and deterrence hinder the economic growth and distort law &amp; order of the country</w:t>
      </w:r>
      <w:r w:rsidR="009944BB">
        <w:t xml:space="preserve"> </w:t>
      </w:r>
      <w:r w:rsidR="009944BB">
        <w:fldChar w:fldCharType="begin"/>
      </w:r>
      <w:r w:rsidR="009944BB">
        <w:instrText xml:space="preserve"> ADDIN ZOTERO_ITEM CSL_CITATION {"citationID":"3sEJTBOl","properties":{"formattedCitation":"\\super 2\\nosupersub{}","plainCitation":"2","noteIndex":0},"citationItems":[{"id":1050,"uris":["http://zotero.org/users/local/0omESN17/items/8L7IXQL8"],"uri":["http://zotero.org/users/local/0omESN17/items/8L7IXQL8"],"itemData":{"id":1050,"type":"paper-conference","title":"Network Data Collection, Fusion, Mining and Analytics for Cyber Security","container-title":"International Conference on Machine Learning for Cyber Security","publisher":"Springer","page":"1-5","author":[{"family":"Yan","given":"Zheng"}],"issued":{"date-parts":[["2019"]]}}}],"schema":"https://github.com/citation-style-language/schema/raw/master/csl-citation.json"} </w:instrText>
      </w:r>
      <w:r w:rsidR="009944BB">
        <w:fldChar w:fldCharType="separate"/>
      </w:r>
      <w:r w:rsidR="009944BB" w:rsidRPr="009944BB">
        <w:rPr>
          <w:vertAlign w:val="superscript"/>
        </w:rPr>
        <w:t>2</w:t>
      </w:r>
      <w:r w:rsidR="009944BB">
        <w:fldChar w:fldCharType="end"/>
      </w:r>
      <w:r w:rsidR="00EC261F" w:rsidRPr="00425B4C">
        <w:t>.</w:t>
      </w:r>
    </w:p>
    <w:p w:rsidR="00EC261F" w:rsidRDefault="00EC261F" w:rsidP="00EC261F">
      <w:pPr>
        <w:pStyle w:val="Heading1"/>
      </w:pPr>
      <w:r>
        <w:t>Discussion</w:t>
      </w:r>
    </w:p>
    <w:p w:rsidR="001E565A" w:rsidRDefault="00EC261F" w:rsidP="0091494C">
      <w:pPr>
        <w:rPr>
          <w:rFonts w:eastAsia="Times New Roman"/>
          <w:bCs/>
        </w:rPr>
      </w:pPr>
      <w:r w:rsidRPr="00425B4C">
        <w:rPr>
          <w:rFonts w:eastAsia="Times New Roman"/>
          <w:bCs/>
        </w:rPr>
        <w:t xml:space="preserve">Cybersecurity is a multifaceted issue that passes through multiple domains and needs multi-dimensional initiatives. </w:t>
      </w:r>
      <w:r>
        <w:rPr>
          <w:rFonts w:eastAsia="Times New Roman"/>
          <w:bCs/>
        </w:rPr>
        <w:t xml:space="preserve">While means of intervention are already in place to </w:t>
      </w:r>
      <w:r w:rsidR="00EA7CA3">
        <w:rPr>
          <w:rFonts w:eastAsia="Times New Roman"/>
          <w:bCs/>
        </w:rPr>
        <w:t>counteract cybersecurity threats, their prevalence in the workplace has the potential to increase in a significant manner with generation Z becoming a part of the workfo</w:t>
      </w:r>
      <w:r w:rsidR="00685BEE">
        <w:rPr>
          <w:rFonts w:eastAsia="Times New Roman"/>
          <w:bCs/>
        </w:rPr>
        <w:t>rce. This generation is more tech-savvy as compared to their older counterparts.</w:t>
      </w:r>
      <w:r w:rsidR="006B2406">
        <w:rPr>
          <w:rFonts w:eastAsia="Times New Roman"/>
          <w:bCs/>
        </w:rPr>
        <w:t xml:space="preserve"> </w:t>
      </w:r>
      <w:r w:rsidR="00685BEE">
        <w:rPr>
          <w:rFonts w:eastAsia="Times New Roman"/>
          <w:bCs/>
        </w:rPr>
        <w:t xml:space="preserve">This is because they have been raised </w:t>
      </w:r>
      <w:r w:rsidR="0091494C">
        <w:rPr>
          <w:rFonts w:eastAsia="Times New Roman"/>
          <w:bCs/>
        </w:rPr>
        <w:t xml:space="preserve">in the age of social media and smartphone and are not aware of </w:t>
      </w:r>
      <w:r w:rsidR="006B2406">
        <w:rPr>
          <w:rFonts w:eastAsia="Times New Roman"/>
          <w:bCs/>
        </w:rPr>
        <w:t xml:space="preserve">a </w:t>
      </w:r>
      <w:r w:rsidR="0091494C">
        <w:rPr>
          <w:rFonts w:eastAsia="Times New Roman"/>
          <w:bCs/>
        </w:rPr>
        <w:t>time or an age prior to this. They have taken to technology more readily than others and have no qualms about the vulnerabilities of a system that they take for granted</w:t>
      </w:r>
      <w:r w:rsidR="00625BF4">
        <w:rPr>
          <w:rFonts w:eastAsia="Times New Roman"/>
          <w:bCs/>
        </w:rPr>
        <w:t xml:space="preserve"> </w:t>
      </w:r>
      <w:r w:rsidR="00625BF4">
        <w:rPr>
          <w:rFonts w:eastAsia="Times New Roman"/>
          <w:bCs/>
        </w:rPr>
        <w:fldChar w:fldCharType="begin"/>
      </w:r>
      <w:r w:rsidR="00625BF4">
        <w:rPr>
          <w:rFonts w:eastAsia="Times New Roman"/>
          <w:bCs/>
        </w:rPr>
        <w:instrText xml:space="preserve"> ADDIN ZOTERO_ITEM CSL_CITATION {"citationID":"qn1yyhim","properties":{"formattedCitation":"\\super 3\\nosupersub{}","plainCitation":"3","noteIndex":0},"citationItems":[{"id":1051,"uris":["http://zotero.org/users/local/0omESN17/items/V24I7S4R"],"uri":["http://zotero.org/users/local/0omESN17/items/V24I7S4R"],"itemData":{"id":1051,"type":"book","title":"How to measure anything in cybersecurity risk","publisher":"John Wiley &amp; Sons","ISBN":"1-119-08529-2","author":[{"family":"Hubbard","given":"Douglas W."},{"family":"Seiersen","given":"Richard"}],"issued":{"date-parts":[["2016"]]}}}],"schema":"https://github.com/citation-style-language/schema/raw/master/csl-citation.json"} </w:instrText>
      </w:r>
      <w:r w:rsidR="00625BF4">
        <w:rPr>
          <w:rFonts w:eastAsia="Times New Roman"/>
          <w:bCs/>
        </w:rPr>
        <w:fldChar w:fldCharType="separate"/>
      </w:r>
      <w:r w:rsidR="00625BF4" w:rsidRPr="00625BF4">
        <w:rPr>
          <w:vertAlign w:val="superscript"/>
        </w:rPr>
        <w:t>3</w:t>
      </w:r>
      <w:r w:rsidR="00625BF4">
        <w:rPr>
          <w:rFonts w:eastAsia="Times New Roman"/>
          <w:bCs/>
        </w:rPr>
        <w:fldChar w:fldCharType="end"/>
      </w:r>
      <w:r w:rsidR="0091494C">
        <w:rPr>
          <w:rFonts w:eastAsia="Times New Roman"/>
          <w:bCs/>
        </w:rPr>
        <w:t>.</w:t>
      </w:r>
    </w:p>
    <w:p w:rsidR="0091494C" w:rsidRDefault="001E565A" w:rsidP="0091494C">
      <w:pPr>
        <w:rPr>
          <w:rFonts w:eastAsia="Times New Roman"/>
          <w:bCs/>
        </w:rPr>
      </w:pPr>
      <w:r>
        <w:rPr>
          <w:rFonts w:eastAsia="Times New Roman"/>
          <w:bCs/>
        </w:rPr>
        <w:t>A</w:t>
      </w:r>
      <w:r w:rsidR="0091494C">
        <w:rPr>
          <w:rFonts w:eastAsia="Times New Roman"/>
          <w:bCs/>
        </w:rPr>
        <w:t>ccording to a recent sur</w:t>
      </w:r>
      <w:r w:rsidR="00F94A61">
        <w:rPr>
          <w:rFonts w:eastAsia="Times New Roman"/>
          <w:bCs/>
        </w:rPr>
        <w:t>vey</w:t>
      </w:r>
      <w:r w:rsidR="00A81DA1">
        <w:rPr>
          <w:rFonts w:eastAsia="Times New Roman"/>
          <w:bCs/>
        </w:rPr>
        <w:t xml:space="preserve"> carried out by Microsoft, it was reported that </w:t>
      </w:r>
      <w:r w:rsidR="006B2406">
        <w:rPr>
          <w:rFonts w:eastAsia="Times New Roman"/>
          <w:bCs/>
        </w:rPr>
        <w:t>G</w:t>
      </w:r>
      <w:r w:rsidR="00A81DA1">
        <w:rPr>
          <w:rFonts w:eastAsia="Times New Roman"/>
          <w:bCs/>
        </w:rPr>
        <w:t>eneration Z was more vul</w:t>
      </w:r>
      <w:r w:rsidR="00625BF4">
        <w:rPr>
          <w:rFonts w:eastAsia="Times New Roman"/>
          <w:bCs/>
        </w:rPr>
        <w:t>ner</w:t>
      </w:r>
      <w:r w:rsidR="00A81DA1">
        <w:rPr>
          <w:rFonts w:eastAsia="Times New Roman"/>
          <w:bCs/>
        </w:rPr>
        <w:t>a</w:t>
      </w:r>
      <w:r w:rsidR="00625BF4">
        <w:rPr>
          <w:rFonts w:eastAsia="Times New Roman"/>
          <w:bCs/>
        </w:rPr>
        <w:t>b</w:t>
      </w:r>
      <w:r w:rsidR="00A81DA1">
        <w:rPr>
          <w:rFonts w:eastAsia="Times New Roman"/>
          <w:bCs/>
        </w:rPr>
        <w:t xml:space="preserve">le to online tech support scams than </w:t>
      </w:r>
      <w:r w:rsidR="0038243F">
        <w:rPr>
          <w:rFonts w:eastAsia="Times New Roman"/>
          <w:bCs/>
        </w:rPr>
        <w:t>any other population using technology at the moment</w:t>
      </w:r>
      <w:r>
        <w:rPr>
          <w:rFonts w:eastAsia="Times New Roman"/>
          <w:bCs/>
        </w:rPr>
        <w:t xml:space="preserve"> </w:t>
      </w:r>
      <w:r>
        <w:rPr>
          <w:rFonts w:eastAsia="Times New Roman"/>
          <w:bCs/>
        </w:rPr>
        <w:fldChar w:fldCharType="begin"/>
      </w:r>
      <w:r>
        <w:rPr>
          <w:rFonts w:eastAsia="Times New Roman"/>
          <w:bCs/>
        </w:rPr>
        <w:instrText xml:space="preserve"> ADDIN ZOTERO_ITEM CSL_CITATION {"citationID":"jeQeWEck","properties":{"formattedCitation":"\\super 4\\nosupersub{}","plainCitation":"4","noteIndex":0},"citationItems":[{"id":1052,"uris":["http://zotero.org/users/local/0omESN17/items/JBJEE2Q4"],"uri":["http://zotero.org/users/local/0omESN17/items/JBJEE2Q4"],"itemData":{"id":1052,"type":"webpage","title":"Massive IT Support Fraud ‘Made $10 Million From Thousands Of Elderly Victims’","container-title":"Forbes","abstract":"Hackers used fake virus alerts to dupe thousands of elderly PC users into coughing up cash.","URL":"https://www.forbes.com/sites/thomasbrewster/2019/09/19/huge-fake-it-support-scam-made-10-million-from-7500-victims/","language":"en","author":[{"family":"Brewster","given":"Thomas"}],"issued":{"date-parts":[["2019",8,19]]},"accessed":{"date-parts":[["2019",9,21]]}}}],"schema":"https://github.com/citation-style-language/schema/raw/master/csl-citation.json"} </w:instrText>
      </w:r>
      <w:r>
        <w:rPr>
          <w:rFonts w:eastAsia="Times New Roman"/>
          <w:bCs/>
        </w:rPr>
        <w:fldChar w:fldCharType="separate"/>
      </w:r>
      <w:r w:rsidRPr="001E565A">
        <w:rPr>
          <w:vertAlign w:val="superscript"/>
        </w:rPr>
        <w:t>4</w:t>
      </w:r>
      <w:r>
        <w:rPr>
          <w:rFonts w:eastAsia="Times New Roman"/>
          <w:bCs/>
        </w:rPr>
        <w:fldChar w:fldCharType="end"/>
      </w:r>
      <w:r w:rsidR="0038243F">
        <w:rPr>
          <w:rFonts w:eastAsia="Times New Roman"/>
          <w:bCs/>
        </w:rPr>
        <w:t>.</w:t>
      </w:r>
      <w:r w:rsidR="00625BF4">
        <w:rPr>
          <w:rFonts w:eastAsia="Times New Roman"/>
          <w:bCs/>
        </w:rPr>
        <w:t xml:space="preserve"> </w:t>
      </w:r>
      <w:r w:rsidR="005F6AEB">
        <w:rPr>
          <w:rFonts w:eastAsia="Times New Roman"/>
          <w:bCs/>
        </w:rPr>
        <w:t xml:space="preserve">It is this vulnerability that </w:t>
      </w:r>
      <w:r w:rsidR="00625BF4">
        <w:rPr>
          <w:rFonts w:eastAsia="Times New Roman"/>
          <w:bCs/>
        </w:rPr>
        <w:t xml:space="preserve">makes </w:t>
      </w:r>
      <w:r w:rsidR="00316E28">
        <w:rPr>
          <w:rFonts w:eastAsia="Times New Roman"/>
          <w:bCs/>
        </w:rPr>
        <w:t>online tech support scams one of the primary cybersecurity threats being faced by generation Z</w:t>
      </w:r>
      <w:r w:rsidR="00FD492F">
        <w:rPr>
          <w:rFonts w:eastAsia="Times New Roman"/>
          <w:bCs/>
        </w:rPr>
        <w:t xml:space="preserve">. </w:t>
      </w:r>
      <w:r w:rsidR="00316E28">
        <w:rPr>
          <w:rFonts w:eastAsia="Times New Roman"/>
          <w:bCs/>
        </w:rPr>
        <w:t>Microsoft ha</w:t>
      </w:r>
      <w:r w:rsidR="006B2406">
        <w:rPr>
          <w:rFonts w:eastAsia="Times New Roman"/>
          <w:bCs/>
        </w:rPr>
        <w:t>s</w:t>
      </w:r>
      <w:r w:rsidR="00316E28">
        <w:rPr>
          <w:rFonts w:eastAsia="Times New Roman"/>
          <w:bCs/>
        </w:rPr>
        <w:t xml:space="preserve"> cited </w:t>
      </w:r>
      <w:r w:rsidR="006B2406">
        <w:rPr>
          <w:rFonts w:eastAsia="Times New Roman"/>
          <w:bCs/>
        </w:rPr>
        <w:t>the</w:t>
      </w:r>
      <w:r w:rsidR="00316E28">
        <w:rPr>
          <w:rFonts w:eastAsia="Times New Roman"/>
          <w:bCs/>
        </w:rPr>
        <w:t xml:space="preserve"> overconfidenc</w:t>
      </w:r>
      <w:r w:rsidR="006B2406">
        <w:rPr>
          <w:rFonts w:eastAsia="Times New Roman"/>
          <w:bCs/>
        </w:rPr>
        <w:t>e of this generation</w:t>
      </w:r>
      <w:r w:rsidR="008557DF">
        <w:rPr>
          <w:rFonts w:eastAsia="Times New Roman"/>
          <w:bCs/>
        </w:rPr>
        <w:t xml:space="preserve"> regarding the use of technology</w:t>
      </w:r>
      <w:r w:rsidR="00316E28">
        <w:rPr>
          <w:rFonts w:eastAsia="Times New Roman"/>
          <w:bCs/>
        </w:rPr>
        <w:t xml:space="preserve"> in the matter as </w:t>
      </w:r>
      <w:r w:rsidR="008557DF">
        <w:rPr>
          <w:rFonts w:eastAsia="Times New Roman"/>
          <w:bCs/>
        </w:rPr>
        <w:t>the reason why this g</w:t>
      </w:r>
      <w:r w:rsidR="00874C73">
        <w:rPr>
          <w:rFonts w:eastAsia="Times New Roman"/>
          <w:bCs/>
        </w:rPr>
        <w:t>enera</w:t>
      </w:r>
      <w:r w:rsidR="00FD492F">
        <w:rPr>
          <w:rFonts w:eastAsia="Times New Roman"/>
          <w:bCs/>
        </w:rPr>
        <w:t>tion, under its false sense of security as the reasons why they are the most vulnerable population.</w:t>
      </w:r>
    </w:p>
    <w:p w:rsidR="00625BF4" w:rsidRDefault="00FD492F" w:rsidP="003614DA">
      <w:pPr>
        <w:rPr>
          <w:rFonts w:eastAsia="Times New Roman"/>
          <w:bCs/>
        </w:rPr>
      </w:pPr>
      <w:r>
        <w:rPr>
          <w:rFonts w:eastAsia="Times New Roman"/>
          <w:bCs/>
        </w:rPr>
        <w:lastRenderedPageBreak/>
        <w:t xml:space="preserve">Furthermore, </w:t>
      </w:r>
      <w:r w:rsidR="00A43F90">
        <w:rPr>
          <w:rFonts w:eastAsia="Times New Roman"/>
          <w:bCs/>
        </w:rPr>
        <w:t xml:space="preserve">pop-up ads/windows </w:t>
      </w:r>
      <w:proofErr w:type="gramStart"/>
      <w:r w:rsidR="00A43F90">
        <w:rPr>
          <w:rFonts w:eastAsia="Times New Roman"/>
          <w:bCs/>
        </w:rPr>
        <w:t>is</w:t>
      </w:r>
      <w:proofErr w:type="gramEnd"/>
      <w:r w:rsidR="00A43F90">
        <w:rPr>
          <w:rFonts w:eastAsia="Times New Roman"/>
          <w:bCs/>
        </w:rPr>
        <w:t xml:space="preserve"> another primary cybersecurity threat being faced by generation Z</w:t>
      </w:r>
      <w:r w:rsidR="00F75123">
        <w:rPr>
          <w:rFonts w:eastAsia="Times New Roman"/>
          <w:bCs/>
        </w:rPr>
        <w:t xml:space="preserve">. </w:t>
      </w:r>
      <w:r w:rsidR="00A43F90">
        <w:rPr>
          <w:rFonts w:eastAsia="Times New Roman"/>
          <w:bCs/>
        </w:rPr>
        <w:t xml:space="preserve"> </w:t>
      </w:r>
      <w:r w:rsidR="00F75123">
        <w:rPr>
          <w:rFonts w:eastAsia="Times New Roman"/>
          <w:bCs/>
        </w:rPr>
        <w:t>A</w:t>
      </w:r>
      <w:r w:rsidR="00F75123">
        <w:rPr>
          <w:rFonts w:eastAsia="Times New Roman"/>
          <w:bCs/>
        </w:rPr>
        <w:t>s compared to older generations</w:t>
      </w:r>
      <w:r w:rsidR="00F75123">
        <w:rPr>
          <w:rFonts w:eastAsia="Times New Roman"/>
          <w:bCs/>
        </w:rPr>
        <w:t xml:space="preserve">, </w:t>
      </w:r>
      <w:r w:rsidR="00A43F90">
        <w:rPr>
          <w:rFonts w:eastAsia="Times New Roman"/>
          <w:bCs/>
        </w:rPr>
        <w:t xml:space="preserve">they are more likely to lose money by </w:t>
      </w:r>
      <w:r w:rsidR="002622A2">
        <w:rPr>
          <w:rFonts w:eastAsia="Times New Roman"/>
          <w:bCs/>
        </w:rPr>
        <w:t>involving in risky behavior</w:t>
      </w:r>
      <w:r w:rsidR="00F75123">
        <w:rPr>
          <w:rFonts w:eastAsia="Times New Roman"/>
          <w:bCs/>
        </w:rPr>
        <w:t xml:space="preserve"> by not being </w:t>
      </w:r>
      <w:r w:rsidR="002622A2">
        <w:rPr>
          <w:rFonts w:eastAsia="Times New Roman"/>
          <w:bCs/>
        </w:rPr>
        <w:t>cautious in their approach</w:t>
      </w:r>
      <w:r w:rsidR="00C9495E">
        <w:rPr>
          <w:rFonts w:eastAsia="Times New Roman"/>
          <w:bCs/>
        </w:rPr>
        <w:t xml:space="preserve"> </w:t>
      </w:r>
      <w:r w:rsidR="00C9495E">
        <w:rPr>
          <w:rFonts w:eastAsia="Times New Roman"/>
          <w:bCs/>
        </w:rPr>
        <w:fldChar w:fldCharType="begin"/>
      </w:r>
      <w:r w:rsidR="00C9495E">
        <w:rPr>
          <w:rFonts w:eastAsia="Times New Roman"/>
          <w:bCs/>
        </w:rPr>
        <w:instrText xml:space="preserve"> ADDIN ZOTERO_ITEM CSL_CITATION {"citationID":"eItnldvt","properties":{"formattedCitation":"\\super 5\\nosupersub{}","plainCitation":"5","noteIndex":0},"citationItems":[{"id":1048,"uris":["http://zotero.org/users/local/0omESN17/items/ZPJPBQP3"],"uri":["http://zotero.org/users/local/0omESN17/items/ZPJPBQP3"],"itemData":{"id":1048,"type":"webpage","title":"Gen Z, millennials and males are the most vulnerable groups for tech support scams, new Microsoft report reveals","container-title":"Microsoft News Centre Europe","URL":"https://news.microsoft.com/europe/features/knowledge-is-the-best-defence/","language":"en-GB","author":[{"family":"Dedezade","given":"Esat"}],"issued":{"date-parts":[["2018",10,15]]},"accessed":{"date-parts":[["2019",9,21]]}}}],"schema":"https://github.com/citation-style-language/schema/raw/master/csl-citation.json"} </w:instrText>
      </w:r>
      <w:r w:rsidR="00C9495E">
        <w:rPr>
          <w:rFonts w:eastAsia="Times New Roman"/>
          <w:bCs/>
        </w:rPr>
        <w:fldChar w:fldCharType="separate"/>
      </w:r>
      <w:r w:rsidR="00C9495E" w:rsidRPr="00C9495E">
        <w:rPr>
          <w:vertAlign w:val="superscript"/>
        </w:rPr>
        <w:t>5</w:t>
      </w:r>
      <w:r w:rsidR="00C9495E">
        <w:rPr>
          <w:rFonts w:eastAsia="Times New Roman"/>
          <w:bCs/>
        </w:rPr>
        <w:fldChar w:fldCharType="end"/>
      </w:r>
      <w:r w:rsidR="002622A2">
        <w:rPr>
          <w:rFonts w:eastAsia="Times New Roman"/>
          <w:bCs/>
        </w:rPr>
        <w:t xml:space="preserve">. In this regard, one can say that </w:t>
      </w:r>
      <w:r w:rsidR="00017B59">
        <w:rPr>
          <w:rFonts w:eastAsia="Times New Roman"/>
          <w:bCs/>
        </w:rPr>
        <w:t xml:space="preserve">their risk online behavior </w:t>
      </w:r>
      <w:r w:rsidR="007A220D">
        <w:rPr>
          <w:rFonts w:eastAsia="Times New Roman"/>
          <w:bCs/>
        </w:rPr>
        <w:t xml:space="preserve">i.e. visiting torrent and unsafe website as of result of familiarity with technology puts them at a greater potential for harm as compared </w:t>
      </w:r>
      <w:r w:rsidR="00501580">
        <w:rPr>
          <w:rFonts w:eastAsia="Times New Roman"/>
          <w:bCs/>
        </w:rPr>
        <w:t xml:space="preserve">older generations and adds to their vulnerability. Thus, it is essential that they are educated on the matter and taught to be conscious </w:t>
      </w:r>
      <w:r w:rsidR="006B2406">
        <w:rPr>
          <w:rFonts w:eastAsia="Times New Roman"/>
          <w:bCs/>
        </w:rPr>
        <w:t>of</w:t>
      </w:r>
      <w:r w:rsidR="00501580">
        <w:rPr>
          <w:rFonts w:eastAsia="Times New Roman"/>
          <w:bCs/>
        </w:rPr>
        <w:t xml:space="preserve"> the choices they make </w:t>
      </w:r>
      <w:r w:rsidR="003F5F7A">
        <w:rPr>
          <w:rFonts w:eastAsia="Times New Roman"/>
          <w:bCs/>
        </w:rPr>
        <w:t>online.</w:t>
      </w:r>
    </w:p>
    <w:p w:rsidR="003F5F7A" w:rsidRDefault="00F81E61" w:rsidP="003614DA">
      <w:pPr>
        <w:rPr>
          <w:rFonts w:eastAsia="Times New Roman"/>
          <w:bCs/>
        </w:rPr>
      </w:pPr>
      <w:r>
        <w:rPr>
          <w:rFonts w:eastAsia="Times New Roman"/>
          <w:bCs/>
        </w:rPr>
        <w:t>Another threat that is commonly directed towards generation Z has more to do with identi</w:t>
      </w:r>
      <w:r w:rsidR="006B2406">
        <w:rPr>
          <w:rFonts w:eastAsia="Times New Roman"/>
          <w:bCs/>
        </w:rPr>
        <w:t>t</w:t>
      </w:r>
      <w:r>
        <w:rPr>
          <w:rFonts w:eastAsia="Times New Roman"/>
          <w:bCs/>
        </w:rPr>
        <w:t xml:space="preserve">y theft and lack of privacy. Having a very public social life is very vogue now a day, with more and more teenagers </w:t>
      </w:r>
      <w:r w:rsidR="00FA2248">
        <w:rPr>
          <w:rFonts w:eastAsia="Times New Roman"/>
          <w:bCs/>
        </w:rPr>
        <w:t>opting for a very public social life</w:t>
      </w:r>
      <w:r w:rsidR="00F05D05">
        <w:rPr>
          <w:rFonts w:eastAsia="Times New Roman"/>
          <w:bCs/>
        </w:rPr>
        <w:t>. All of this is done</w:t>
      </w:r>
      <w:bookmarkStart w:id="0" w:name="_GoBack"/>
      <w:bookmarkEnd w:id="0"/>
      <w:r w:rsidR="00FA2248">
        <w:rPr>
          <w:rFonts w:eastAsia="Times New Roman"/>
          <w:bCs/>
        </w:rPr>
        <w:t xml:space="preserve"> in an effort to earn followers and admirers. However, these teenagers are also opening themselves to the possibility of not only being cyberbullied by others but also being catfished</w:t>
      </w:r>
      <w:r w:rsidR="00962ACF">
        <w:rPr>
          <w:rFonts w:eastAsia="Times New Roman"/>
          <w:bCs/>
        </w:rPr>
        <w:t xml:space="preserve">. These trends put their very identities at risk and make it possible for people to use their details and images to scam other people. These tactics are often put to great use by </w:t>
      </w:r>
      <w:r w:rsidR="00B76271">
        <w:rPr>
          <w:rFonts w:eastAsia="Times New Roman"/>
          <w:bCs/>
        </w:rPr>
        <w:t xml:space="preserve">pedophiles into grooming young children and use them for their nefarious reasons </w:t>
      </w:r>
      <w:r w:rsidR="00B76271">
        <w:rPr>
          <w:rFonts w:eastAsia="Times New Roman"/>
          <w:bCs/>
        </w:rPr>
        <w:fldChar w:fldCharType="begin"/>
      </w:r>
      <w:r w:rsidR="00B76271">
        <w:rPr>
          <w:rFonts w:eastAsia="Times New Roman"/>
          <w:bCs/>
        </w:rPr>
        <w:instrText xml:space="preserve"> ADDIN ZOTERO_ITEM CSL_CITATION {"citationID":"xrvGtQ8i","properties":{"formattedCitation":"\\super 6\\nosupersub{}","plainCitation":"6","noteIndex":0},"citationItems":[{"id":1054,"uris":["http://zotero.org/users/local/0omESN17/items/3WVH6GUE"],"uri":["http://zotero.org/users/local/0omESN17/items/3WVH6GUE"],"itemData":{"id":1054,"type":"article-journal","title":"The impact of social media on society","author":[{"family":"Amedie","given":"Jacob"}],"issued":{"date-parts":[["2015"]]}}}],"schema":"https://github.com/citation-style-language/schema/raw/master/csl-citation.json"} </w:instrText>
      </w:r>
      <w:r w:rsidR="00B76271">
        <w:rPr>
          <w:rFonts w:eastAsia="Times New Roman"/>
          <w:bCs/>
        </w:rPr>
        <w:fldChar w:fldCharType="separate"/>
      </w:r>
      <w:r w:rsidR="00B76271" w:rsidRPr="00B76271">
        <w:rPr>
          <w:vertAlign w:val="superscript"/>
        </w:rPr>
        <w:t>6</w:t>
      </w:r>
      <w:r w:rsidR="00B76271">
        <w:rPr>
          <w:rFonts w:eastAsia="Times New Roman"/>
          <w:bCs/>
        </w:rPr>
        <w:fldChar w:fldCharType="end"/>
      </w:r>
      <w:r w:rsidR="00B76271">
        <w:rPr>
          <w:rFonts w:eastAsia="Times New Roman"/>
          <w:bCs/>
        </w:rPr>
        <w:t xml:space="preserve">. </w:t>
      </w:r>
    </w:p>
    <w:p w:rsidR="007E4970" w:rsidRDefault="00EC261F" w:rsidP="00EC261F">
      <w:pPr>
        <w:pStyle w:val="Heading1"/>
      </w:pPr>
      <w:r>
        <w:t>Conclusion</w:t>
      </w:r>
    </w:p>
    <w:p w:rsidR="00EC261F" w:rsidRPr="00EC261F" w:rsidRDefault="00F81E61" w:rsidP="00EC261F">
      <w:r>
        <w:t>While this genera</w:t>
      </w:r>
      <w:r w:rsidR="00B76271">
        <w:t>tion is most vulnera</w:t>
      </w:r>
      <w:r w:rsidR="005E2A1C">
        <w:t xml:space="preserve">ble </w:t>
      </w:r>
      <w:r w:rsidR="002935F9">
        <w:t xml:space="preserve">in terms of cybersecurity threats, at the very same time this is the generation that is the most equipped to launch sophisticated cybersecurity attacks on almost all units on the society. </w:t>
      </w:r>
      <w:r w:rsidR="00B82259">
        <w:t>This generation has never lived in a world devoid of technology and they are truly a master of their art. Sure, they blow caution to the wind when while using the internet, but their familiarity with technology also poses the greatest risk to the entire enterprise as a whole. Thus, while they are vulnerable, they have the capac</w:t>
      </w:r>
      <w:r w:rsidR="006B2406">
        <w:t>ity to make the system vulnerable as well.</w:t>
      </w:r>
    </w:p>
    <w:p w:rsidR="007E4970" w:rsidRDefault="00525A19" w:rsidP="00525A19">
      <w:pPr>
        <w:ind w:firstLine="0"/>
        <w:jc w:val="center"/>
      </w:pPr>
      <w:r>
        <w:br w:type="column"/>
      </w:r>
      <w:r w:rsidR="007E4970" w:rsidRPr="007E4970">
        <w:lastRenderedPageBreak/>
        <w:t>Reference List</w:t>
      </w:r>
    </w:p>
    <w:p w:rsidR="00B76271" w:rsidRPr="00B76271" w:rsidRDefault="00E4778B" w:rsidP="00B76271">
      <w:pPr>
        <w:pStyle w:val="Bibliography"/>
      </w:pPr>
      <w:r>
        <w:fldChar w:fldCharType="begin"/>
      </w:r>
      <w:r>
        <w:instrText xml:space="preserve"> ADDIN ZOTERO_BIBL {"uncited":[],"omitted":[],"custom":[]} CSL_BIBLIOGRAPHY </w:instrText>
      </w:r>
      <w:r>
        <w:fldChar w:fldCharType="separate"/>
      </w:r>
      <w:r w:rsidR="00B76271" w:rsidRPr="00B76271">
        <w:t xml:space="preserve">1. </w:t>
      </w:r>
      <w:r w:rsidR="00B76271" w:rsidRPr="00B76271">
        <w:tab/>
        <w:t xml:space="preserve">Hu X, Feng Z, Chen S, He D, Huang K. Quantifying the Emergence of New Domains: Using Cybersecurity as a Case. In: </w:t>
      </w:r>
      <w:r w:rsidR="00B76271" w:rsidRPr="00B76271">
        <w:rPr>
          <w:i/>
          <w:iCs/>
        </w:rPr>
        <w:t>International Conference on Knowledge Science, Engineering and Management</w:t>
      </w:r>
      <w:r w:rsidR="00B76271" w:rsidRPr="00B76271">
        <w:t>. Springer; 2018:324-336.</w:t>
      </w:r>
    </w:p>
    <w:p w:rsidR="00B76271" w:rsidRPr="00B76271" w:rsidRDefault="00B76271" w:rsidP="00B76271">
      <w:pPr>
        <w:pStyle w:val="Bibliography"/>
      </w:pPr>
      <w:r w:rsidRPr="00B76271">
        <w:t xml:space="preserve">2. </w:t>
      </w:r>
      <w:r w:rsidRPr="00B76271">
        <w:tab/>
        <w:t xml:space="preserve">Yan Z. Network Data Collection, Fusion, Mining and Analytics for Cyber Security. In: </w:t>
      </w:r>
      <w:r w:rsidRPr="00B76271">
        <w:rPr>
          <w:i/>
          <w:iCs/>
        </w:rPr>
        <w:t>International Conference on Machine Learning for Cyber Security</w:t>
      </w:r>
      <w:r w:rsidRPr="00B76271">
        <w:t>. Springer; 2019:1-5.</w:t>
      </w:r>
    </w:p>
    <w:p w:rsidR="00B76271" w:rsidRPr="00B76271" w:rsidRDefault="00B76271" w:rsidP="00B76271">
      <w:pPr>
        <w:pStyle w:val="Bibliography"/>
      </w:pPr>
      <w:r w:rsidRPr="00B76271">
        <w:t xml:space="preserve">3. </w:t>
      </w:r>
      <w:r w:rsidRPr="00B76271">
        <w:tab/>
        <w:t xml:space="preserve">Hubbard DW, </w:t>
      </w:r>
      <w:proofErr w:type="spellStart"/>
      <w:r w:rsidRPr="00B76271">
        <w:t>Seiersen</w:t>
      </w:r>
      <w:proofErr w:type="spellEnd"/>
      <w:r w:rsidRPr="00B76271">
        <w:t xml:space="preserve"> R. </w:t>
      </w:r>
      <w:r w:rsidRPr="00B76271">
        <w:rPr>
          <w:i/>
          <w:iCs/>
        </w:rPr>
        <w:t>How to Measure Anything in Cybersecurity Risk</w:t>
      </w:r>
      <w:r w:rsidRPr="00B76271">
        <w:t>. John Wiley &amp; Sons; 2016.</w:t>
      </w:r>
    </w:p>
    <w:p w:rsidR="00B76271" w:rsidRPr="00B76271" w:rsidRDefault="00B76271" w:rsidP="00B76271">
      <w:pPr>
        <w:pStyle w:val="Bibliography"/>
      </w:pPr>
      <w:r w:rsidRPr="00B76271">
        <w:t xml:space="preserve">4. </w:t>
      </w:r>
      <w:r w:rsidRPr="00B76271">
        <w:tab/>
        <w:t xml:space="preserve">Brewster T. Massive IT Support Fraud ‘Made $10 Million From Thousands </w:t>
      </w:r>
      <w:proofErr w:type="gramStart"/>
      <w:r w:rsidRPr="00B76271">
        <w:t>Of</w:t>
      </w:r>
      <w:proofErr w:type="gramEnd"/>
      <w:r w:rsidRPr="00B76271">
        <w:t xml:space="preserve"> Elderly Victims.’ Forbes. https://www.forbes.com/sites/thomasbrewster/2019/09/19/huge-fake-it-support-scam-made-10-million-from-7500-victims/. Published August 19, 2019. Accessed September 21, 2019.</w:t>
      </w:r>
    </w:p>
    <w:p w:rsidR="00B76271" w:rsidRPr="00B76271" w:rsidRDefault="00B76271" w:rsidP="00B76271">
      <w:pPr>
        <w:pStyle w:val="Bibliography"/>
      </w:pPr>
      <w:r w:rsidRPr="00B76271">
        <w:t xml:space="preserve">5. </w:t>
      </w:r>
      <w:r w:rsidRPr="00B76271">
        <w:tab/>
        <w:t>E. Gen Z, millennials and males are the most vulnerable groups for tech support scams, new Microsoft report reveals. Microsoft News Centre Europe. https://news.microsoft.com/europe/features/knowledge-is-the-best-defence/. Published October 15, 2018. Accessed September 21, 2019.</w:t>
      </w:r>
    </w:p>
    <w:p w:rsidR="00B76271" w:rsidRPr="00B76271" w:rsidRDefault="00B76271" w:rsidP="00B76271">
      <w:pPr>
        <w:pStyle w:val="Bibliography"/>
      </w:pPr>
      <w:r w:rsidRPr="00B76271">
        <w:t xml:space="preserve">6. </w:t>
      </w:r>
      <w:r w:rsidRPr="00B76271">
        <w:tab/>
      </w:r>
      <w:proofErr w:type="spellStart"/>
      <w:r w:rsidRPr="00B76271">
        <w:t>Amedie</w:t>
      </w:r>
      <w:proofErr w:type="spellEnd"/>
      <w:r w:rsidRPr="00B76271">
        <w:t xml:space="preserve"> J. The impact of social media on society. 2015.</w:t>
      </w:r>
    </w:p>
    <w:p w:rsidR="00E4778B" w:rsidRDefault="00E4778B" w:rsidP="00E4778B">
      <w:pPr>
        <w:ind w:firstLine="0"/>
      </w:pPr>
      <w:r>
        <w:fldChar w:fldCharType="end"/>
      </w:r>
    </w:p>
    <w:sectPr w:rsidR="00E4778B"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750D" w:rsidRDefault="005D750D" w:rsidP="000574B1">
      <w:r>
        <w:separator/>
      </w:r>
    </w:p>
  </w:endnote>
  <w:endnote w:type="continuationSeparator" w:id="0">
    <w:p w:rsidR="005D750D" w:rsidRDefault="005D750D" w:rsidP="00057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750D" w:rsidRDefault="005D750D" w:rsidP="000574B1">
      <w:r>
        <w:separator/>
      </w:r>
    </w:p>
  </w:footnote>
  <w:footnote w:type="continuationSeparator" w:id="0">
    <w:p w:rsidR="005D750D" w:rsidRDefault="005D750D" w:rsidP="000574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170AE" w:rsidP="000574B1">
    <w:r w:rsidRPr="00267851">
      <w:t>Obesity</w:t>
    </w:r>
    <w:r>
      <w:t xml:space="preserve">      </w:t>
    </w:r>
    <w:sdt>
      <w:sdtPr>
        <w:id w:val="4254485"/>
        <w:docPartObj>
          <w:docPartGallery w:val="Page Numbers (Top of Page)"/>
          <w:docPartUnique/>
        </w:docPartObj>
      </w:sdtPr>
      <w:sdtEndPr/>
      <w:sdtContent>
        <w:r w:rsidR="001D0A83" w:rsidRPr="00267851">
          <w:fldChar w:fldCharType="begin"/>
        </w:r>
        <w:r w:rsidR="00267851" w:rsidRPr="00267851">
          <w:instrText xml:space="preserve"> PAGE   \* MERGEFORMAT </w:instrText>
        </w:r>
        <w:r w:rsidR="001D0A83" w:rsidRPr="00267851">
          <w:fldChar w:fldCharType="separate"/>
        </w:r>
        <w:r>
          <w:rPr>
            <w:noProof/>
          </w:rPr>
          <w:t>1</w:t>
        </w:r>
        <w:r w:rsidR="001D0A83" w:rsidRPr="00267851">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E21BB3" w:rsidP="00525A19">
    <w:pPr>
      <w:ind w:firstLine="0"/>
      <w:jc w:val="right"/>
    </w:pPr>
    <w:r>
      <w:t>Cybersecurity</w:t>
    </w:r>
    <w:r w:rsidR="004170AE">
      <w:t xml:space="preserve">       </w:t>
    </w:r>
    <w:r w:rsidR="001D0A83" w:rsidRPr="00267851">
      <w:fldChar w:fldCharType="begin"/>
    </w:r>
    <w:r w:rsidR="00267851" w:rsidRPr="00267851">
      <w:instrText xml:space="preserve"> PAGE   \* MERGEFORMAT </w:instrText>
    </w:r>
    <w:r w:rsidR="001D0A83" w:rsidRPr="00267851">
      <w:fldChar w:fldCharType="separate"/>
    </w:r>
    <w:r w:rsidR="005B4E01">
      <w:rPr>
        <w:noProof/>
      </w:rPr>
      <w:t>1</w:t>
    </w:r>
    <w:r w:rsidR="001D0A83" w:rsidRPr="00267851">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43434"/>
    <w:multiLevelType w:val="hybridMultilevel"/>
    <w:tmpl w:val="C16E1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944D35"/>
    <w:multiLevelType w:val="hybridMultilevel"/>
    <w:tmpl w:val="3E464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1NLKwMDI0MbY0MTVR0lEKTi0uzszPAykwrgUAUskEwSwAAAA="/>
  </w:docVars>
  <w:rsids>
    <w:rsidRoot w:val="0008177B"/>
    <w:rsid w:val="00001383"/>
    <w:rsid w:val="00017B59"/>
    <w:rsid w:val="00024ABE"/>
    <w:rsid w:val="000574B1"/>
    <w:rsid w:val="0008177B"/>
    <w:rsid w:val="00102EE1"/>
    <w:rsid w:val="0010693F"/>
    <w:rsid w:val="0012244E"/>
    <w:rsid w:val="00141074"/>
    <w:rsid w:val="001506C8"/>
    <w:rsid w:val="00182C2D"/>
    <w:rsid w:val="00183591"/>
    <w:rsid w:val="00187C02"/>
    <w:rsid w:val="00193DF3"/>
    <w:rsid w:val="001B3D5C"/>
    <w:rsid w:val="001D0A83"/>
    <w:rsid w:val="001D3332"/>
    <w:rsid w:val="001E565A"/>
    <w:rsid w:val="00224397"/>
    <w:rsid w:val="002622A2"/>
    <w:rsid w:val="00267851"/>
    <w:rsid w:val="002777E7"/>
    <w:rsid w:val="002812E0"/>
    <w:rsid w:val="002935F9"/>
    <w:rsid w:val="002C24C4"/>
    <w:rsid w:val="00316E28"/>
    <w:rsid w:val="003350AE"/>
    <w:rsid w:val="003552C6"/>
    <w:rsid w:val="00360C2A"/>
    <w:rsid w:val="003614DA"/>
    <w:rsid w:val="00381853"/>
    <w:rsid w:val="0038243F"/>
    <w:rsid w:val="003F5F7A"/>
    <w:rsid w:val="004009B5"/>
    <w:rsid w:val="00402004"/>
    <w:rsid w:val="004170AE"/>
    <w:rsid w:val="004355E7"/>
    <w:rsid w:val="004613F0"/>
    <w:rsid w:val="00466BCC"/>
    <w:rsid w:val="00471063"/>
    <w:rsid w:val="00501580"/>
    <w:rsid w:val="00501864"/>
    <w:rsid w:val="00501B5E"/>
    <w:rsid w:val="00525A19"/>
    <w:rsid w:val="00537F73"/>
    <w:rsid w:val="00550EFD"/>
    <w:rsid w:val="005B4E01"/>
    <w:rsid w:val="005B7F9A"/>
    <w:rsid w:val="005C20F1"/>
    <w:rsid w:val="005D750D"/>
    <w:rsid w:val="005E2A1C"/>
    <w:rsid w:val="005F5014"/>
    <w:rsid w:val="005F6AEB"/>
    <w:rsid w:val="005F7E50"/>
    <w:rsid w:val="0060399C"/>
    <w:rsid w:val="00625BF4"/>
    <w:rsid w:val="00685BEE"/>
    <w:rsid w:val="006B2406"/>
    <w:rsid w:val="007A220D"/>
    <w:rsid w:val="007E0FC3"/>
    <w:rsid w:val="007E4970"/>
    <w:rsid w:val="007E65A6"/>
    <w:rsid w:val="008557DF"/>
    <w:rsid w:val="00874C73"/>
    <w:rsid w:val="0091494C"/>
    <w:rsid w:val="00962ACF"/>
    <w:rsid w:val="00970232"/>
    <w:rsid w:val="009944BB"/>
    <w:rsid w:val="009A260B"/>
    <w:rsid w:val="009A3DAB"/>
    <w:rsid w:val="00A37079"/>
    <w:rsid w:val="00A4374D"/>
    <w:rsid w:val="00A43F90"/>
    <w:rsid w:val="00A6765D"/>
    <w:rsid w:val="00A81DA1"/>
    <w:rsid w:val="00A91927"/>
    <w:rsid w:val="00AA50F1"/>
    <w:rsid w:val="00B20572"/>
    <w:rsid w:val="00B2592A"/>
    <w:rsid w:val="00B405F9"/>
    <w:rsid w:val="00B60025"/>
    <w:rsid w:val="00B73412"/>
    <w:rsid w:val="00B76271"/>
    <w:rsid w:val="00B82259"/>
    <w:rsid w:val="00BC2A58"/>
    <w:rsid w:val="00C01BF1"/>
    <w:rsid w:val="00C41FF7"/>
    <w:rsid w:val="00C5356B"/>
    <w:rsid w:val="00C567CE"/>
    <w:rsid w:val="00C74D28"/>
    <w:rsid w:val="00C75C92"/>
    <w:rsid w:val="00C9495E"/>
    <w:rsid w:val="00CA2688"/>
    <w:rsid w:val="00CF0A51"/>
    <w:rsid w:val="00D4068E"/>
    <w:rsid w:val="00D5076D"/>
    <w:rsid w:val="00D75EB3"/>
    <w:rsid w:val="00D85813"/>
    <w:rsid w:val="00DD4F0F"/>
    <w:rsid w:val="00DF6588"/>
    <w:rsid w:val="00E0063A"/>
    <w:rsid w:val="00E07DA9"/>
    <w:rsid w:val="00E15B20"/>
    <w:rsid w:val="00E21BB3"/>
    <w:rsid w:val="00E4778B"/>
    <w:rsid w:val="00E92579"/>
    <w:rsid w:val="00EA7CA3"/>
    <w:rsid w:val="00EC261F"/>
    <w:rsid w:val="00EF1641"/>
    <w:rsid w:val="00F05D05"/>
    <w:rsid w:val="00F13691"/>
    <w:rsid w:val="00F75123"/>
    <w:rsid w:val="00F81E61"/>
    <w:rsid w:val="00F94A61"/>
    <w:rsid w:val="00F96588"/>
    <w:rsid w:val="00FA2248"/>
    <w:rsid w:val="00FB2190"/>
    <w:rsid w:val="00FD49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71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74B1"/>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0574B1"/>
    <w:pPr>
      <w:spacing w:after="0"/>
      <w:ind w:left="720" w:hanging="720"/>
      <w:outlineLvl w:val="0"/>
    </w:pPr>
    <w:rPr>
      <w:b/>
    </w:rPr>
  </w:style>
  <w:style w:type="paragraph" w:styleId="Heading2">
    <w:name w:val="heading 2"/>
    <w:basedOn w:val="Normal"/>
    <w:next w:val="Normal"/>
    <w:link w:val="Heading2Char"/>
    <w:uiPriority w:val="9"/>
    <w:unhideWhenUsed/>
    <w:qFormat/>
    <w:rsid w:val="000574B1"/>
    <w:pPr>
      <w:spacing w:after="0"/>
      <w:ind w:firstLine="0"/>
      <w:jc w:val="cente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0574B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0574B1"/>
    <w:rPr>
      <w:rFonts w:ascii="Times New Roman" w:hAnsi="Times New Roman" w:cs="Times New Roman"/>
      <w:i/>
      <w:sz w:val="24"/>
      <w:szCs w:val="24"/>
    </w:rPr>
  </w:style>
  <w:style w:type="paragraph" w:styleId="Bibliography">
    <w:name w:val="Bibliography"/>
    <w:basedOn w:val="Normal"/>
    <w:next w:val="Normal"/>
    <w:uiPriority w:val="37"/>
    <w:unhideWhenUsed/>
    <w:rsid w:val="00E4778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4294D-166F-49E4-8FAB-61F3479CC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55</Words>
  <Characters>830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1T04:20:00Z</dcterms:created>
  <dcterms:modified xsi:type="dcterms:W3CDTF">2019-09-2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224r56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